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DDCA24" w14:textId="11FC75F2" w:rsidR="00E12150" w:rsidRDefault="007849D6" w:rsidP="00E12150">
      <w:pPr>
        <w:pStyle w:val="Body"/>
        <w:jc w:val="center"/>
        <w:rPr>
          <w:b/>
          <w:bCs/>
        </w:rPr>
      </w:pPr>
      <w:r>
        <w:rPr>
          <w:b/>
          <w:bCs/>
        </w:rPr>
        <w:t>Artificial Intelligence Tackling Climate Change</w:t>
      </w:r>
    </w:p>
    <w:p w14:paraId="0E09B31E" w14:textId="77777777" w:rsidR="00E12150" w:rsidRDefault="00E12150">
      <w:pPr>
        <w:pStyle w:val="Body"/>
        <w:rPr>
          <w:b/>
          <w:bCs/>
        </w:rPr>
      </w:pPr>
    </w:p>
    <w:p w14:paraId="4D943FC6" w14:textId="26330313" w:rsidR="00D274B4" w:rsidRDefault="00027CD6">
      <w:pPr>
        <w:pStyle w:val="Body"/>
        <w:rPr>
          <w:b/>
          <w:bCs/>
        </w:rPr>
      </w:pPr>
      <w:r>
        <w:rPr>
          <w:b/>
          <w:bCs/>
        </w:rPr>
        <w:t>Introduction</w:t>
      </w:r>
    </w:p>
    <w:tbl>
      <w:tblPr>
        <w:tblW w:w="903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098"/>
        <w:gridCol w:w="5935"/>
      </w:tblGrid>
      <w:tr w:rsidR="00D274B4" w14:paraId="28D5A938"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B5F7B80" w14:textId="1A3B6175" w:rsidR="00D274B4" w:rsidRDefault="000D4CCF">
            <w:pPr>
              <w:pStyle w:val="TableStyle2"/>
              <w:jc w:val="center"/>
            </w:pPr>
            <w:r>
              <w:t>B</w:t>
            </w:r>
            <w:r w:rsidR="00027CD6">
              <w:t>ackground</w:t>
            </w:r>
          </w:p>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911BEE9" w14:textId="41568E1B" w:rsidR="00D274B4" w:rsidRDefault="0037409C">
            <w:r>
              <w:t xml:space="preserve">Artificial Intelligence </w:t>
            </w:r>
            <w:r w:rsidR="007849D6">
              <w:t>aids climate change adaptation</w:t>
            </w:r>
          </w:p>
        </w:tc>
      </w:tr>
      <w:tr w:rsidR="00D274B4" w14:paraId="2463F5FF"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27C98224" w14:textId="447055B6" w:rsidR="00D274B4" w:rsidRDefault="000D4CCF">
            <w:pPr>
              <w:pStyle w:val="TableStyle2"/>
              <w:jc w:val="center"/>
            </w:pPr>
            <w:r>
              <w:t>E</w:t>
            </w:r>
            <w:r w:rsidR="00027CD6">
              <w:t>vidences</w:t>
            </w:r>
          </w:p>
        </w:tc>
        <w:tc>
          <w:tcPr>
            <w:tcW w:w="5934"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78926CC7" w14:textId="2CB8F52E" w:rsidR="00D274B4" w:rsidRDefault="007849D6">
            <w:r>
              <w:t xml:space="preserve">Artificial intelligence supports climate change research in diverse regions providing solutions to earth, water, and agriculture related climate change adaptation issues </w:t>
            </w:r>
            <w:r>
              <w:fldChar w:fldCharType="begin"/>
            </w:r>
            <w:r>
              <w:instrText xml:space="preserve"> ADDIN ZOTERO_ITEM CSL_CITATION {"citationID":"b8MtjG83","properties":{"formattedCitation":"(Leal Filho et al., 2022)","plainCitation":"(Leal Filho et al., 2022)","noteIndex":0},"citationItems":[{"id":2,"uris":["http://zotero.org/users/local/vGjzase5/items/ZXHUFSYI"],"itemData":{"id":2,"type":"article-journal","container-title":"Technological Forecasting and Social Change","DOI":"10.1016/j.techfore.2022.121662","ISSN":"00401625","journalAbbreviation":"Technological Forecasting and Social Change","language":"en","page":"121662","source":"DOI.org (Crossref)","title":"Deploying artificial intelligence for climate change adaptation","volume":"180","author":[{"family":"Leal Filho","given":"Walter"},{"family":"Wall","given":"Tony"},{"family":"Rui Mucova","given":"Serafino Afonso"},{"family":"Nagy","given":"Gustavo J."},{"family":"Balogun","given":"Abdul-Lateef"},{"family":"Luetz","given":"Johannes M."},{"family":"Ng","given":"Artie W."},{"family":"Kovaleva","given":"Marina"},{"family":"Safiul Azam","given":"Fardous Mohammad"},{"family":"Alves","given":"Fátima"},{"family":"Guevara","given":"Zeus"},{"family":"Matandirotya","given":"Newton R"},{"family":"Skouloudis","given":"Antonis"},{"family":"Tzachor","given":"Asaf"},{"family":"Malakar","given":"Krishna"},{"family":"Gandhi","given":"Odhiambo"}],"issued":{"date-parts":[["2022",7]]}}}],"schema":"https://github.com/citation-style-language/schema/raw/master/csl-citation.json"} </w:instrText>
            </w:r>
            <w:r>
              <w:fldChar w:fldCharType="separate"/>
            </w:r>
            <w:r w:rsidRPr="007849D6">
              <w:t>(</w:t>
            </w:r>
            <w:r w:rsidR="004A51B2">
              <w:t>Cowls</w:t>
            </w:r>
            <w:r w:rsidRPr="007849D6">
              <w:t xml:space="preserve"> et al., 2022)</w:t>
            </w:r>
            <w:r>
              <w:fldChar w:fldCharType="end"/>
            </w:r>
            <w:r>
              <w:t xml:space="preserve">. </w:t>
            </w:r>
            <w:r w:rsidR="0032026C">
              <w:t xml:space="preserve">Artificial intelligence is also being utilized in analyzing climate datasets, climate impact, and predict future scenarios </w:t>
            </w:r>
            <w:r w:rsidR="0032026C">
              <w:fldChar w:fldCharType="begin"/>
            </w:r>
            <w:r w:rsidR="0032026C">
              <w:instrText xml:space="preserve"> ADDIN ZOTERO_ITEM CSL_CITATION {"citationID":"zPVtvYOH","properties":{"formattedCitation":"(Huntingford et al., 2019)","plainCitation":"(Huntingford et al., 2019)","noteIndex":0},"citationItems":[{"id":3,"uris":["http://zotero.org/users/local/vGjzase5/items/696L4W6T"],"itemData":{"id":3,"type":"article-journal","abstract":"Abstract\n            \n              Climate change challenges societal functioning, likely requiring considerable adaptation to cope with future altered weather patterns. Machine learning (ML) algorithms have advanced dramatically, triggering breakthroughs in other research sectors, and recently suggested as aiding climate analysis (Reichstein\n              et al\n              2019\n              Nature\n              566\n              195–204, Schneider\n              et al\n              2017\n              Geophys. Res. Lett.\n              44\n              12396–417). Although a considerable number of isolated Earth System features have been analysed with ML techniques, more generic application to understand better the full climate system has not occurred. For instance, ML may aid teleconnection identification, where complex feedbacks make characterisation difficult from direct equation analysis or visualisation of measurements and Earth System model (ESM) diagnostics. Artificial intelligence (AI) can then build on discovered climate connections to provide enhanced warnings of approaching weather features, including extreme events. While ESM development is of paramount importance, we suggest a parallel emphasis on utilising ML and AI to understand and capitalise far more on existing data and simulations.","container-title":"Environmental Research Letters","DOI":"10.1088/1748-9326/ab4e55","ISSN":"1748-9326","issue":"12","journalAbbreviation":"Environ. Res. Lett.","page":"124007","source":"DOI.org (Crossref)","title":"Machine learning and artificial intelligence to aid climate change research and preparedness","volume":"14","author":[{"family":"Huntingford","given":"Chris"},{"family":"Jeffers","given":"Elizabeth S"},{"family":"Bonsall","given":"Michael B"},{"family":"Christensen","given":"Hannah M"},{"family":"Lees","given":"Thomas"},{"family":"Yang","given":"Hui"}],"issued":{"date-parts":[["2019",12,1]]}}}],"schema":"https://github.com/citation-style-language/schema/raw/master/csl-citation.json"} </w:instrText>
            </w:r>
            <w:r w:rsidR="0032026C">
              <w:fldChar w:fldCharType="separate"/>
            </w:r>
            <w:r w:rsidR="0032026C" w:rsidRPr="0032026C">
              <w:t>(Huntingford et al., 2019)</w:t>
            </w:r>
            <w:r w:rsidR="0032026C">
              <w:fldChar w:fldCharType="end"/>
            </w:r>
            <w:r w:rsidR="0032026C">
              <w:t>.</w:t>
            </w:r>
          </w:p>
        </w:tc>
      </w:tr>
      <w:tr w:rsidR="00D274B4" w14:paraId="67A749C6"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29E0FA1A" w14:textId="044F7D4D" w:rsidR="00D274B4" w:rsidRDefault="000D4CCF">
            <w:pPr>
              <w:pStyle w:val="TableStyle2"/>
              <w:jc w:val="center"/>
            </w:pPr>
            <w:r>
              <w:t>S</w:t>
            </w:r>
            <w:r w:rsidR="00027CD6">
              <w:t>cope</w:t>
            </w:r>
          </w:p>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6E76F58" w14:textId="07882E12" w:rsidR="00D274B4" w:rsidRDefault="0032026C">
            <w:r>
              <w:t>Review of</w:t>
            </w:r>
            <w:r w:rsidR="00544BED">
              <w:t xml:space="preserve"> artificial intelligence papers </w:t>
            </w:r>
            <w:r>
              <w:t>as applied to tackle, aid, predict, or provide solutions to existing or predicted climate change issues.</w:t>
            </w:r>
          </w:p>
        </w:tc>
      </w:tr>
      <w:tr w:rsidR="00D274B4" w14:paraId="09D93025"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17C623B9" w14:textId="5E003A3A" w:rsidR="00D274B4" w:rsidRDefault="000D4CCF">
            <w:pPr>
              <w:pStyle w:val="TableStyle2"/>
              <w:jc w:val="center"/>
            </w:pPr>
            <w:r>
              <w:t>F</w:t>
            </w:r>
            <w:r w:rsidR="00027CD6">
              <w:t>ocus</w:t>
            </w:r>
          </w:p>
        </w:tc>
        <w:tc>
          <w:tcPr>
            <w:tcW w:w="5934"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27552E2D" w14:textId="2425E446" w:rsidR="00D274B4" w:rsidRDefault="00E27DD3">
            <w:r>
              <w:t xml:space="preserve">Artificial intelligence </w:t>
            </w:r>
            <w:r w:rsidR="000D7425">
              <w:t>optimizing or analyzing transportation systems to reduce total carbon emissions</w:t>
            </w:r>
          </w:p>
        </w:tc>
      </w:tr>
      <w:tr w:rsidR="00D274B4" w14:paraId="5387A13A"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C18ACF7" w14:textId="66AEC396" w:rsidR="00D274B4" w:rsidRDefault="000D4CCF">
            <w:pPr>
              <w:pStyle w:val="TableStyle2"/>
              <w:jc w:val="center"/>
            </w:pPr>
            <w:r>
              <w:t>I</w:t>
            </w:r>
            <w:r w:rsidR="00027CD6">
              <w:t>mportance</w:t>
            </w:r>
          </w:p>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19E5ED3" w14:textId="77777777" w:rsidR="00D274B4" w:rsidRDefault="000D4CCF" w:rsidP="000D4CCF">
            <w:pPr>
              <w:tabs>
                <w:tab w:val="left" w:pos="720"/>
              </w:tabs>
            </w:pPr>
            <w:r>
              <w:t>Transportation contributes to 20% of global carbon emissions</w:t>
            </w:r>
          </w:p>
          <w:p w14:paraId="4B1B1C2D" w14:textId="77777777" w:rsidR="000D4CCF" w:rsidRDefault="004C20DA" w:rsidP="000D4CCF">
            <w:pPr>
              <w:tabs>
                <w:tab w:val="left" w:pos="720"/>
              </w:tabs>
            </w:pPr>
            <w:r>
              <w:t>Rising global temperature is a potentially world-ending crisis for humanity</w:t>
            </w:r>
          </w:p>
          <w:p w14:paraId="09B08269" w14:textId="1AEBEE52" w:rsidR="004C20DA" w:rsidRDefault="004C20DA" w:rsidP="000D4CCF">
            <w:pPr>
              <w:tabs>
                <w:tab w:val="left" w:pos="720"/>
              </w:tabs>
            </w:pPr>
            <w:r>
              <w:t>We are experiencing the effects of the continued rise of global warming, and in a few decades the earth may no longer be livable</w:t>
            </w:r>
          </w:p>
        </w:tc>
      </w:tr>
    </w:tbl>
    <w:p w14:paraId="154118EC" w14:textId="77777777" w:rsidR="00D274B4" w:rsidRDefault="00D274B4">
      <w:pPr>
        <w:pStyle w:val="Body"/>
      </w:pPr>
    </w:p>
    <w:p w14:paraId="7D65C9F5" w14:textId="77777777" w:rsidR="00D274B4" w:rsidRDefault="00D274B4">
      <w:pPr>
        <w:pStyle w:val="Body"/>
      </w:pPr>
    </w:p>
    <w:p w14:paraId="4501ACFF" w14:textId="77777777" w:rsidR="00D274B4" w:rsidRDefault="00027CD6">
      <w:pPr>
        <w:pStyle w:val="Body"/>
        <w:rPr>
          <w:b/>
          <w:bCs/>
        </w:rPr>
      </w:pPr>
      <w:r>
        <w:rPr>
          <w:b/>
          <w:bCs/>
        </w:rPr>
        <w:t>Body</w:t>
      </w:r>
    </w:p>
    <w:p w14:paraId="6C56892D" w14:textId="77777777" w:rsidR="00D274B4" w:rsidRDefault="00027CD6">
      <w:pPr>
        <w:pStyle w:val="Body"/>
        <w:rPr>
          <w:i/>
          <w:iCs/>
        </w:rPr>
      </w:pPr>
      <w:r>
        <w:rPr>
          <w:i/>
          <w:iCs/>
        </w:rPr>
        <w:tab/>
        <w:t>Paragraph 1</w:t>
      </w:r>
    </w:p>
    <w:tbl>
      <w:tblPr>
        <w:tblW w:w="904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102"/>
        <w:gridCol w:w="5941"/>
      </w:tblGrid>
      <w:tr w:rsidR="00D274B4" w14:paraId="011340CF" w14:textId="77777777">
        <w:trPr>
          <w:trHeight w:val="329"/>
        </w:trPr>
        <w:tc>
          <w:tcPr>
            <w:tcW w:w="31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ED97BAF" w14:textId="77777777" w:rsidR="00D274B4" w:rsidRDefault="00027CD6">
            <w:pPr>
              <w:pStyle w:val="TableStyle2"/>
              <w:jc w:val="center"/>
            </w:pPr>
            <w:r>
              <w:t>topic sentence</w:t>
            </w:r>
          </w:p>
        </w:tc>
        <w:tc>
          <w:tcPr>
            <w:tcW w:w="594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86AB7A1" w14:textId="57A66DA9" w:rsidR="00D274B4" w:rsidRDefault="001D593F">
            <w:r>
              <w:t>Artificial Intelligence impacting Climate Change Studies</w:t>
            </w:r>
          </w:p>
        </w:tc>
      </w:tr>
      <w:tr w:rsidR="00D274B4" w14:paraId="2B7C9391" w14:textId="77777777">
        <w:trPr>
          <w:trHeight w:val="254"/>
        </w:trPr>
        <w:tc>
          <w:tcPr>
            <w:tcW w:w="3102"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5AA9E3D8" w14:textId="77777777" w:rsidR="00D274B4" w:rsidRDefault="00027CD6">
            <w:pPr>
              <w:pStyle w:val="TableStyle2"/>
              <w:jc w:val="center"/>
            </w:pPr>
            <w:r>
              <w:t>sub-point 1</w:t>
            </w:r>
          </w:p>
        </w:tc>
        <w:tc>
          <w:tcPr>
            <w:tcW w:w="5941"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11798274" w14:textId="77777777" w:rsidR="001D593F" w:rsidRDefault="001D593F" w:rsidP="001D593F">
            <w:r>
              <w:t>Innovative and adaptive solutions to various climate problems such as:</w:t>
            </w:r>
          </w:p>
          <w:p w14:paraId="7975E108" w14:textId="77777777" w:rsidR="001D593F" w:rsidRDefault="001D593F" w:rsidP="001D593F">
            <w:pPr>
              <w:pStyle w:val="ListParagraph"/>
              <w:numPr>
                <w:ilvl w:val="0"/>
                <w:numId w:val="2"/>
              </w:numPr>
            </w:pPr>
            <w:r>
              <w:t>Issue 1</w:t>
            </w:r>
          </w:p>
          <w:p w14:paraId="6545FE28" w14:textId="77777777" w:rsidR="001D593F" w:rsidRDefault="001D593F" w:rsidP="001D593F">
            <w:pPr>
              <w:pStyle w:val="ListParagraph"/>
              <w:numPr>
                <w:ilvl w:val="0"/>
                <w:numId w:val="2"/>
              </w:numPr>
            </w:pPr>
            <w:r>
              <w:t>Issue 2</w:t>
            </w:r>
          </w:p>
          <w:p w14:paraId="4296BA79" w14:textId="590379E6" w:rsidR="001D593F" w:rsidRDefault="001D593F" w:rsidP="001D593F">
            <w:pPr>
              <w:pStyle w:val="ListParagraph"/>
              <w:numPr>
                <w:ilvl w:val="0"/>
                <w:numId w:val="2"/>
              </w:numPr>
            </w:pPr>
            <w:r>
              <w:t>Issue 3</w:t>
            </w:r>
          </w:p>
        </w:tc>
      </w:tr>
      <w:tr w:rsidR="00D274B4" w14:paraId="6B7B8032" w14:textId="77777777">
        <w:trPr>
          <w:trHeight w:val="254"/>
        </w:trPr>
        <w:tc>
          <w:tcPr>
            <w:tcW w:w="31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535F2D2" w14:textId="77777777" w:rsidR="00D274B4" w:rsidRDefault="00027CD6">
            <w:pPr>
              <w:pStyle w:val="TableStyle2"/>
              <w:jc w:val="center"/>
            </w:pPr>
            <w:r>
              <w:t>support to sub-point 1</w:t>
            </w:r>
          </w:p>
        </w:tc>
        <w:tc>
          <w:tcPr>
            <w:tcW w:w="594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61B157A0" w14:textId="60752EE4" w:rsidR="00D274B4" w:rsidRDefault="001D593F">
            <w:r>
              <w:t>Cite example of adaptive / innovative solution (AI)</w:t>
            </w:r>
          </w:p>
        </w:tc>
      </w:tr>
      <w:tr w:rsidR="00D274B4" w14:paraId="5E6C6D22" w14:textId="77777777">
        <w:trPr>
          <w:trHeight w:val="254"/>
        </w:trPr>
        <w:tc>
          <w:tcPr>
            <w:tcW w:w="3102"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7BF1EDA7" w14:textId="77777777" w:rsidR="00D274B4" w:rsidRDefault="00027CD6">
            <w:pPr>
              <w:pStyle w:val="TableStyle2"/>
              <w:jc w:val="center"/>
            </w:pPr>
            <w:r>
              <w:t>support to sub-point 1</w:t>
            </w:r>
          </w:p>
        </w:tc>
        <w:tc>
          <w:tcPr>
            <w:tcW w:w="5941"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0B372AAA" w14:textId="25B6873D" w:rsidR="00D274B4" w:rsidRDefault="001D593F">
            <w:r>
              <w:t>Another example</w:t>
            </w:r>
          </w:p>
        </w:tc>
      </w:tr>
      <w:tr w:rsidR="00D274B4" w14:paraId="074D8219" w14:textId="77777777">
        <w:trPr>
          <w:trHeight w:val="254"/>
        </w:trPr>
        <w:tc>
          <w:tcPr>
            <w:tcW w:w="31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0A3A618" w14:textId="77777777" w:rsidR="00D274B4" w:rsidRDefault="00027CD6">
            <w:pPr>
              <w:pStyle w:val="TableStyle2"/>
              <w:jc w:val="center"/>
            </w:pPr>
            <w:r>
              <w:t>sub-point 2</w:t>
            </w:r>
          </w:p>
        </w:tc>
        <w:tc>
          <w:tcPr>
            <w:tcW w:w="594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1279A0C" w14:textId="346880CA" w:rsidR="00D274B4" w:rsidRDefault="00DD601E" w:rsidP="000957CA">
            <w:r>
              <w:t xml:space="preserve">AI as a means of </w:t>
            </w:r>
          </w:p>
        </w:tc>
      </w:tr>
      <w:tr w:rsidR="00D274B4" w14:paraId="41EA1EF6" w14:textId="77777777">
        <w:trPr>
          <w:trHeight w:val="254"/>
        </w:trPr>
        <w:tc>
          <w:tcPr>
            <w:tcW w:w="3102"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4384BFDA" w14:textId="77777777" w:rsidR="00D274B4" w:rsidRDefault="00027CD6">
            <w:pPr>
              <w:pStyle w:val="TableStyle2"/>
              <w:jc w:val="center"/>
            </w:pPr>
            <w:r>
              <w:t>support to sub-point 2</w:t>
            </w:r>
          </w:p>
        </w:tc>
        <w:tc>
          <w:tcPr>
            <w:tcW w:w="5941"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56C0EA52" w14:textId="1F0A61AF" w:rsidR="00D274B4" w:rsidRDefault="001D593F">
            <w:r>
              <w:t>Cite source</w:t>
            </w:r>
          </w:p>
        </w:tc>
      </w:tr>
      <w:tr w:rsidR="00D274B4" w14:paraId="7750DDB2" w14:textId="77777777">
        <w:trPr>
          <w:trHeight w:val="254"/>
        </w:trPr>
        <w:tc>
          <w:tcPr>
            <w:tcW w:w="31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DB28EAB" w14:textId="77777777" w:rsidR="00D274B4" w:rsidRDefault="00027CD6">
            <w:pPr>
              <w:pStyle w:val="TableStyle2"/>
              <w:jc w:val="center"/>
            </w:pPr>
            <w:r>
              <w:t>opposing view of sub-point 2</w:t>
            </w:r>
          </w:p>
        </w:tc>
        <w:tc>
          <w:tcPr>
            <w:tcW w:w="594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6182504" w14:textId="326125FE" w:rsidR="00D274B4" w:rsidRDefault="001D593F">
            <w:r>
              <w:t>Cite source that tries to disprove this</w:t>
            </w:r>
          </w:p>
        </w:tc>
      </w:tr>
      <w:tr w:rsidR="00D274B4" w14:paraId="68B77709" w14:textId="77777777">
        <w:trPr>
          <w:trHeight w:val="329"/>
        </w:trPr>
        <w:tc>
          <w:tcPr>
            <w:tcW w:w="3102"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7455EE4C" w14:textId="77777777" w:rsidR="00D274B4" w:rsidRDefault="00027CD6">
            <w:pPr>
              <w:pStyle w:val="TableStyle2"/>
              <w:jc w:val="center"/>
            </w:pPr>
            <w:r>
              <w:t>support to previous point</w:t>
            </w:r>
          </w:p>
        </w:tc>
        <w:tc>
          <w:tcPr>
            <w:tcW w:w="5941"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1FA3C489" w14:textId="552845DB" w:rsidR="00D274B4" w:rsidRDefault="001D593F">
            <w:r>
              <w:t>However, Cite source that supports subpoint 2</w:t>
            </w:r>
          </w:p>
        </w:tc>
      </w:tr>
      <w:tr w:rsidR="00D274B4" w14:paraId="2C9934EB" w14:textId="77777777">
        <w:trPr>
          <w:trHeight w:val="329"/>
        </w:trPr>
        <w:tc>
          <w:tcPr>
            <w:tcW w:w="31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15E881B" w14:textId="77777777" w:rsidR="00D274B4" w:rsidRDefault="00027CD6">
            <w:pPr>
              <w:pStyle w:val="TableStyle2"/>
              <w:jc w:val="center"/>
            </w:pPr>
            <w:r>
              <w:t>opposing view to previous</w:t>
            </w:r>
          </w:p>
        </w:tc>
        <w:tc>
          <w:tcPr>
            <w:tcW w:w="594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986CF9" w14:textId="304616EB" w:rsidR="00D274B4" w:rsidRDefault="001D593F">
            <w:r>
              <w:t xml:space="preserve">Just find random scholarly articles that try to oppose carbon emissions of transport, like trying to pin the blame on something else, arguing that transport is a necessity, </w:t>
            </w:r>
            <w:proofErr w:type="spellStart"/>
            <w:r>
              <w:t>etc</w:t>
            </w:r>
            <w:proofErr w:type="spellEnd"/>
            <w:r>
              <w:t xml:space="preserve"> </w:t>
            </w:r>
            <w:proofErr w:type="spellStart"/>
            <w:r>
              <w:t>etc</w:t>
            </w:r>
            <w:proofErr w:type="spellEnd"/>
          </w:p>
        </w:tc>
      </w:tr>
      <w:tr w:rsidR="00D274B4" w14:paraId="73BB9DC1" w14:textId="77777777">
        <w:trPr>
          <w:trHeight w:val="329"/>
        </w:trPr>
        <w:tc>
          <w:tcPr>
            <w:tcW w:w="3102"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0C8FF883" w14:textId="77777777" w:rsidR="00D274B4" w:rsidRDefault="00027CD6">
            <w:pPr>
              <w:pStyle w:val="TableStyle2"/>
              <w:jc w:val="center"/>
            </w:pPr>
            <w:r>
              <w:t>argument on previous views</w:t>
            </w:r>
          </w:p>
        </w:tc>
        <w:tc>
          <w:tcPr>
            <w:tcW w:w="5941"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0A3D7B9B" w14:textId="5D6CBF08" w:rsidR="00D274B4" w:rsidRDefault="001D593F">
            <w:r>
              <w:t>Cite source where green transportation is an option</w:t>
            </w:r>
          </w:p>
        </w:tc>
      </w:tr>
      <w:tr w:rsidR="00D274B4" w14:paraId="7BE2461B" w14:textId="77777777">
        <w:trPr>
          <w:trHeight w:val="329"/>
        </w:trPr>
        <w:tc>
          <w:tcPr>
            <w:tcW w:w="3102"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7F9FFB02" w14:textId="77777777" w:rsidR="00D274B4" w:rsidRDefault="00027CD6">
            <w:pPr>
              <w:pStyle w:val="TableStyle2"/>
              <w:jc w:val="center"/>
            </w:pPr>
            <w:r>
              <w:lastRenderedPageBreak/>
              <w:t>agreement</w:t>
            </w:r>
          </w:p>
        </w:tc>
        <w:tc>
          <w:tcPr>
            <w:tcW w:w="5941"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376D6C58" w14:textId="4BF3485C" w:rsidR="00D274B4" w:rsidRDefault="000957CA">
            <w:r>
              <w:t>Try to find similarities</w:t>
            </w:r>
          </w:p>
        </w:tc>
      </w:tr>
    </w:tbl>
    <w:p w14:paraId="32A8675B" w14:textId="77777777" w:rsidR="00D274B4" w:rsidRDefault="00D274B4">
      <w:pPr>
        <w:pStyle w:val="Body"/>
      </w:pPr>
    </w:p>
    <w:p w14:paraId="0191D71E" w14:textId="77777777" w:rsidR="00D274B4" w:rsidRDefault="00D274B4">
      <w:pPr>
        <w:pStyle w:val="Body"/>
      </w:pPr>
    </w:p>
    <w:p w14:paraId="52F65132" w14:textId="77777777" w:rsidR="00D274B4" w:rsidRDefault="00D274B4">
      <w:pPr>
        <w:pStyle w:val="Body"/>
      </w:pPr>
    </w:p>
    <w:p w14:paraId="4E95C6F4" w14:textId="77777777" w:rsidR="00D274B4" w:rsidRDefault="00027CD6">
      <w:pPr>
        <w:pStyle w:val="Body"/>
        <w:rPr>
          <w:i/>
          <w:iCs/>
        </w:rPr>
      </w:pPr>
      <w:r>
        <w:rPr>
          <w:i/>
          <w:iCs/>
        </w:rPr>
        <w:tab/>
        <w:t>Paragraph 2</w:t>
      </w:r>
    </w:p>
    <w:tbl>
      <w:tblPr>
        <w:tblW w:w="903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098"/>
        <w:gridCol w:w="5935"/>
      </w:tblGrid>
      <w:tr w:rsidR="00D274B4" w14:paraId="0AAB4B2B"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2FE5123" w14:textId="77777777" w:rsidR="00D274B4" w:rsidRDefault="00027CD6">
            <w:pPr>
              <w:pStyle w:val="TableStyle2"/>
              <w:jc w:val="center"/>
            </w:pPr>
            <w:r>
              <w:t>topic sentence</w:t>
            </w:r>
          </w:p>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17B8507" w14:textId="45B1C147" w:rsidR="00D274B4" w:rsidRDefault="000957CA">
            <w:r>
              <w:t>Cite sources of green alternatives and how they impact climate change</w:t>
            </w:r>
          </w:p>
        </w:tc>
      </w:tr>
      <w:tr w:rsidR="00D274B4" w14:paraId="7342960B"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686F5A21" w14:textId="77777777" w:rsidR="00D274B4" w:rsidRDefault="00027CD6">
            <w:pPr>
              <w:pStyle w:val="TableStyle2"/>
              <w:jc w:val="center"/>
            </w:pPr>
            <w:r>
              <w:t>support to previous claim</w:t>
            </w:r>
          </w:p>
        </w:tc>
        <w:tc>
          <w:tcPr>
            <w:tcW w:w="5934"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12E195F5" w14:textId="5A6381DA" w:rsidR="00D274B4" w:rsidRDefault="000957CA">
            <w:r>
              <w:t>Cite sources of green transportation AI</w:t>
            </w:r>
          </w:p>
        </w:tc>
      </w:tr>
      <w:tr w:rsidR="00D274B4" w14:paraId="1EDE1977"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5C830D1E" w14:textId="77777777" w:rsidR="00D274B4" w:rsidRDefault="00027CD6">
            <w:pPr>
              <w:pStyle w:val="TableStyle2"/>
              <w:jc w:val="center"/>
            </w:pPr>
            <w:r>
              <w:t>evidence</w:t>
            </w:r>
          </w:p>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2A9B321C" w14:textId="410D25AE" w:rsidR="00D274B4" w:rsidRDefault="000957CA">
            <w:r>
              <w:t>Cite sources of green transportation</w:t>
            </w:r>
          </w:p>
        </w:tc>
      </w:tr>
      <w:tr w:rsidR="00D274B4" w14:paraId="4A9C4468"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4983B409" w14:textId="77777777" w:rsidR="00D274B4" w:rsidRDefault="00D274B4"/>
        </w:tc>
        <w:tc>
          <w:tcPr>
            <w:tcW w:w="5934"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5C9E93E3" w14:textId="77777777" w:rsidR="00D274B4" w:rsidRDefault="00D274B4"/>
        </w:tc>
      </w:tr>
      <w:tr w:rsidR="00D274B4" w14:paraId="0115C3B2"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7F9148F" w14:textId="77777777" w:rsidR="00D274B4" w:rsidRDefault="00D274B4"/>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996966D" w14:textId="77777777" w:rsidR="00D274B4" w:rsidRDefault="00D274B4"/>
        </w:tc>
      </w:tr>
    </w:tbl>
    <w:p w14:paraId="3B012CF3" w14:textId="77777777" w:rsidR="00D274B4" w:rsidRDefault="00D274B4">
      <w:pPr>
        <w:pStyle w:val="Body"/>
      </w:pPr>
    </w:p>
    <w:p w14:paraId="37264357" w14:textId="77777777" w:rsidR="00D274B4" w:rsidRDefault="00D274B4">
      <w:pPr>
        <w:pStyle w:val="Body"/>
      </w:pPr>
    </w:p>
    <w:p w14:paraId="51F23679" w14:textId="77777777" w:rsidR="00D274B4" w:rsidRDefault="00D274B4">
      <w:pPr>
        <w:pStyle w:val="Body"/>
      </w:pPr>
    </w:p>
    <w:p w14:paraId="54209FF0" w14:textId="77777777" w:rsidR="00D274B4" w:rsidRDefault="00027CD6">
      <w:pPr>
        <w:pStyle w:val="Body"/>
        <w:rPr>
          <w:b/>
          <w:bCs/>
        </w:rPr>
      </w:pPr>
      <w:r>
        <w:rPr>
          <w:b/>
          <w:bCs/>
        </w:rPr>
        <w:t>Conclusion</w:t>
      </w:r>
    </w:p>
    <w:tbl>
      <w:tblPr>
        <w:tblW w:w="903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098"/>
        <w:gridCol w:w="5935"/>
      </w:tblGrid>
      <w:tr w:rsidR="00D274B4" w14:paraId="548D4D36"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02A4AE2E" w14:textId="77777777" w:rsidR="00D274B4" w:rsidRDefault="00027CD6">
            <w:pPr>
              <w:pStyle w:val="TableStyle2"/>
              <w:jc w:val="center"/>
            </w:pPr>
            <w:r>
              <w:t>questions</w:t>
            </w:r>
          </w:p>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2BAD516" w14:textId="46FAED25" w:rsidR="00D274B4" w:rsidRDefault="000957CA">
            <w:r>
              <w:t>Is there any action being taken towards implementation of green transportation</w:t>
            </w:r>
          </w:p>
        </w:tc>
      </w:tr>
      <w:tr w:rsidR="00D274B4" w14:paraId="7B2565AB"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4BD80580" w14:textId="77777777" w:rsidR="00D274B4" w:rsidRDefault="00027CD6">
            <w:pPr>
              <w:pStyle w:val="TableStyle2"/>
              <w:jc w:val="center"/>
            </w:pPr>
            <w:r>
              <w:t>importance</w:t>
            </w:r>
          </w:p>
        </w:tc>
        <w:tc>
          <w:tcPr>
            <w:tcW w:w="5934"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3957DF7C" w14:textId="77777777" w:rsidR="00D274B4" w:rsidRDefault="00D274B4"/>
        </w:tc>
      </w:tr>
      <w:tr w:rsidR="00D274B4" w14:paraId="67669BDA"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64BA5837" w14:textId="77777777" w:rsidR="00D274B4" w:rsidRDefault="00D274B4"/>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5BD72300" w14:textId="77777777" w:rsidR="00D274B4" w:rsidRDefault="00D274B4"/>
        </w:tc>
      </w:tr>
      <w:tr w:rsidR="00D274B4" w14:paraId="565D159B"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vAlign w:val="center"/>
          </w:tcPr>
          <w:p w14:paraId="6675E6C4" w14:textId="77777777" w:rsidR="00D274B4" w:rsidRDefault="00D274B4"/>
        </w:tc>
        <w:tc>
          <w:tcPr>
            <w:tcW w:w="5934" w:type="dxa"/>
            <w:tcBorders>
              <w:top w:val="single" w:sz="8" w:space="0" w:color="000000"/>
              <w:left w:val="single" w:sz="8" w:space="0" w:color="000000"/>
              <w:bottom w:val="single" w:sz="8" w:space="0" w:color="000000"/>
              <w:right w:val="single" w:sz="8" w:space="0" w:color="000000"/>
            </w:tcBorders>
            <w:shd w:val="clear" w:color="auto" w:fill="EEEEEE"/>
            <w:tcMar>
              <w:top w:w="80" w:type="dxa"/>
              <w:left w:w="80" w:type="dxa"/>
              <w:bottom w:w="80" w:type="dxa"/>
              <w:right w:w="80" w:type="dxa"/>
            </w:tcMar>
          </w:tcPr>
          <w:p w14:paraId="5422CE9C" w14:textId="77777777" w:rsidR="00D274B4" w:rsidRDefault="00D274B4"/>
        </w:tc>
      </w:tr>
      <w:tr w:rsidR="00D274B4" w14:paraId="5B2333F2" w14:textId="77777777">
        <w:trPr>
          <w:trHeight w:val="291"/>
        </w:trPr>
        <w:tc>
          <w:tcPr>
            <w:tcW w:w="3098"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vAlign w:val="center"/>
          </w:tcPr>
          <w:p w14:paraId="4C12BA78" w14:textId="77777777" w:rsidR="00D274B4" w:rsidRDefault="00D274B4"/>
        </w:tc>
        <w:tc>
          <w:tcPr>
            <w:tcW w:w="5934" w:type="dxa"/>
            <w:tcBorders>
              <w:top w:val="single" w:sz="8" w:space="0" w:color="000000"/>
              <w:left w:val="single" w:sz="8" w:space="0" w:color="000000"/>
              <w:bottom w:val="single" w:sz="8" w:space="0" w:color="000000"/>
              <w:right w:val="single" w:sz="8" w:space="0" w:color="000000"/>
            </w:tcBorders>
            <w:shd w:val="clear" w:color="auto" w:fill="auto"/>
            <w:tcMar>
              <w:top w:w="80" w:type="dxa"/>
              <w:left w:w="80" w:type="dxa"/>
              <w:bottom w:w="80" w:type="dxa"/>
              <w:right w:w="80" w:type="dxa"/>
            </w:tcMar>
          </w:tcPr>
          <w:p w14:paraId="05885B4C" w14:textId="77777777" w:rsidR="00D274B4" w:rsidRDefault="00D274B4"/>
        </w:tc>
      </w:tr>
    </w:tbl>
    <w:p w14:paraId="708CB3BC" w14:textId="77777777" w:rsidR="00D274B4" w:rsidRDefault="00D274B4">
      <w:pPr>
        <w:pStyle w:val="Body"/>
      </w:pPr>
    </w:p>
    <w:p w14:paraId="60D837EB" w14:textId="77777777" w:rsidR="00D274B4" w:rsidRDefault="00D274B4">
      <w:pPr>
        <w:pStyle w:val="Body"/>
      </w:pPr>
    </w:p>
    <w:p w14:paraId="61E61FB1" w14:textId="77777777" w:rsidR="00D274B4" w:rsidRDefault="00D274B4">
      <w:pPr>
        <w:pStyle w:val="Body"/>
        <w:rPr>
          <w:b/>
          <w:bCs/>
        </w:rPr>
      </w:pPr>
    </w:p>
    <w:p w14:paraId="545AA3AA" w14:textId="77777777" w:rsidR="00D274B4" w:rsidRDefault="00027CD6">
      <w:pPr>
        <w:pStyle w:val="Body"/>
        <w:rPr>
          <w:b/>
          <w:bCs/>
        </w:rPr>
      </w:pPr>
      <w:r>
        <w:rPr>
          <w:b/>
          <w:bCs/>
        </w:rPr>
        <w:t>Reference List</w:t>
      </w:r>
    </w:p>
    <w:p w14:paraId="34458CD9" w14:textId="77777777" w:rsidR="00D274B4" w:rsidRDefault="00D274B4">
      <w:pPr>
        <w:pStyle w:val="Body"/>
      </w:pPr>
    </w:p>
    <w:sectPr w:rsidR="00D274B4">
      <w:headerReference w:type="default" r:id="rId7"/>
      <w:footerReference w:type="default" r:id="rId8"/>
      <w:pgSz w:w="11900" w:h="16840"/>
      <w:pgMar w:top="1080" w:right="1440" w:bottom="72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85A651" w14:textId="77777777" w:rsidR="008E0BA7" w:rsidRDefault="008E0BA7">
      <w:r>
        <w:separator/>
      </w:r>
    </w:p>
  </w:endnote>
  <w:endnote w:type="continuationSeparator" w:id="0">
    <w:p w14:paraId="37AFA9FC" w14:textId="77777777" w:rsidR="008E0BA7" w:rsidRDefault="008E0B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71417" w14:textId="77777777" w:rsidR="00D274B4" w:rsidRDefault="00D274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36D49" w14:textId="77777777" w:rsidR="008E0BA7" w:rsidRDefault="008E0BA7">
      <w:r>
        <w:separator/>
      </w:r>
    </w:p>
  </w:footnote>
  <w:footnote w:type="continuationSeparator" w:id="0">
    <w:p w14:paraId="1BCE55FA" w14:textId="77777777" w:rsidR="008E0BA7" w:rsidRDefault="008E0B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93E8A" w14:textId="77777777" w:rsidR="00D274B4" w:rsidRDefault="00D274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7B3EE7"/>
    <w:multiLevelType w:val="hybridMultilevel"/>
    <w:tmpl w:val="DAC6967A"/>
    <w:lvl w:ilvl="0" w:tplc="00726D76">
      <w:numFmt w:val="bullet"/>
      <w:lvlText w:val="-"/>
      <w:lvlJc w:val="left"/>
      <w:pPr>
        <w:ind w:left="720" w:hanging="360"/>
      </w:pPr>
      <w:rPr>
        <w:rFonts w:ascii="Times New Roman" w:eastAsia="Arial Unicode MS" w:hAnsi="Times New Roman" w:cs="Times New Roman"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70D313D6"/>
    <w:multiLevelType w:val="hybridMultilevel"/>
    <w:tmpl w:val="3692F99C"/>
    <w:lvl w:ilvl="0" w:tplc="A7A87F7C">
      <w:numFmt w:val="bullet"/>
      <w:lvlText w:val="-"/>
      <w:lvlJc w:val="left"/>
      <w:pPr>
        <w:ind w:left="720" w:hanging="360"/>
      </w:pPr>
      <w:rPr>
        <w:rFonts w:ascii="Times New Roman" w:eastAsia="Arial Unicode MS" w:hAnsi="Times New Roman" w:cs="Times New Roman"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74B4"/>
    <w:rsid w:val="00027CD6"/>
    <w:rsid w:val="000957CA"/>
    <w:rsid w:val="000D4CCF"/>
    <w:rsid w:val="000D7425"/>
    <w:rsid w:val="001D593F"/>
    <w:rsid w:val="001F1896"/>
    <w:rsid w:val="00304103"/>
    <w:rsid w:val="0032026C"/>
    <w:rsid w:val="0037409C"/>
    <w:rsid w:val="004341AD"/>
    <w:rsid w:val="00484147"/>
    <w:rsid w:val="004A51B2"/>
    <w:rsid w:val="004C20DA"/>
    <w:rsid w:val="00544BED"/>
    <w:rsid w:val="007849D6"/>
    <w:rsid w:val="008E0BA7"/>
    <w:rsid w:val="00D274B4"/>
    <w:rsid w:val="00DD601E"/>
    <w:rsid w:val="00E12150"/>
    <w:rsid w:val="00E27DD3"/>
    <w:rsid w:val="00F338E7"/>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A9FC9"/>
  <w15:docId w15:val="{4BA44A8F-A513-4060-A17F-18CD619C2D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PH" w:eastAsia="en-PH"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Body">
    <w:name w:val="Body"/>
    <w:rPr>
      <w:rFonts w:ascii="Helvetica Neue" w:hAnsi="Helvetica Neue" w:cs="Arial Unicode MS"/>
      <w:color w:val="000000"/>
      <w:sz w:val="22"/>
      <w:szCs w:val="22"/>
      <w:lang w:val="en-US"/>
      <w14:textOutline w14:w="0" w14:cap="flat" w14:cmpd="sng" w14:algn="ctr">
        <w14:noFill/>
        <w14:prstDash w14:val="solid"/>
        <w14:bevel/>
      </w14:textOutline>
    </w:rPr>
  </w:style>
  <w:style w:type="paragraph" w:customStyle="1" w:styleId="TableStyle2">
    <w:name w:val="Table Style 2"/>
    <w:rPr>
      <w:rFonts w:ascii="Helvetica Neue" w:eastAsia="Helvetica Neue" w:hAnsi="Helvetica Neue" w:cs="Helvetica Neue"/>
      <w:color w:val="000000"/>
      <w14:textOutline w14:w="0" w14:cap="flat" w14:cmpd="sng" w14:algn="ctr">
        <w14:noFill/>
        <w14:prstDash w14:val="solid"/>
        <w14:bevel/>
      </w14:textOutline>
    </w:rPr>
  </w:style>
  <w:style w:type="paragraph" w:styleId="ListParagraph">
    <w:name w:val="List Paragraph"/>
    <w:basedOn w:val="Normal"/>
    <w:uiPriority w:val="34"/>
    <w:qFormat/>
    <w:rsid w:val="001D593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6D5D5"/>
      </a:lt2>
      <a:accent1>
        <a:srgbClr val="00A2FF"/>
      </a:accent1>
      <a:accent2>
        <a:srgbClr val="16E7CF"/>
      </a:accent2>
      <a:accent3>
        <a:srgbClr val="61D836"/>
      </a:accent3>
      <a:accent4>
        <a:srgbClr val="FAE232"/>
      </a:accent4>
      <a:accent5>
        <a:srgbClr val="FF644E"/>
      </a:accent5>
      <a:accent6>
        <a:srgbClr val="EF5FA7"/>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chemeClr val="accent1"/>
        </a:solidFill>
        <a:ln w="12700" cap="flat">
          <a:noFill/>
          <a:miter lim="400000"/>
        </a:ln>
        <a:effectLst/>
        <a:sp3d/>
      </a:spPr>
      <a:bodyPr rot="0" spcFirstLastPara="1" vertOverflow="overflow" horzOverflow="overflow" vert="horz" wrap="square" lIns="101600" tIns="101600" rIns="101600" bIns="1016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04</TotalTime>
  <Pages>1</Pages>
  <Words>904</Words>
  <Characters>515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yle Adrian</cp:lastModifiedBy>
  <cp:revision>9</cp:revision>
  <dcterms:created xsi:type="dcterms:W3CDTF">2023-01-02T12:01:00Z</dcterms:created>
  <dcterms:modified xsi:type="dcterms:W3CDTF">2023-01-04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2qlYjj1B"/&gt;&lt;style id="http://www.zotero.org/styles/elsevier-harvard" hasBibliography="1" bibliographyStyleHasBeenSet="0"/&gt;&lt;prefs&gt;&lt;pref name="fieldType" value="Field"/&gt;&lt;/prefs&gt;&lt;/data&gt;</vt:lpwstr>
  </property>
</Properties>
</file>